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3DD1F6" w14:textId="48E78E24" w:rsidR="007127F4" w:rsidRDefault="007127F4">
      <w:r>
        <w:fldChar w:fldCharType="begin">
          <w:fldData xml:space="preserve">PEVuZE5vdGU+PENpdGU+PEF1dGhvcj5EJmFwb3M7QWxlc3NpbzwvQXV0aG9yPjxZZWFyPjIwMjI8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EJmFwb3M7QWxlc3NpbzwvQXV0aG9yPjxZZWFyPjIwMjI8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</w:p>
    <w:p w14:paraId="5D384230" w14:textId="530A23E7" w:rsidR="006C20E6" w:rsidRDefault="007127F4">
      <w:r>
        <w:fldChar w:fldCharType="begin">
          <w:fldData xml:space="preserve">PEVuZE5vdGU+PENpdGU+PEF1dGhvcj5Ccm9va3M8L0F1dGhvcj48WWVhcj4yMDIyPC9ZZWFyPjxS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Ccm9va3M8L0F1dGhvcj48WWVhcj4yMDIyPC9ZZWFyPjxS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2]</w:t>
      </w:r>
      <w:r>
        <w:fldChar w:fldCharType="end"/>
      </w:r>
    </w:p>
    <w:p w14:paraId="52501190" w14:textId="48031C8B" w:rsidR="006C20E6" w:rsidRDefault="007127F4">
      <w:r>
        <w:fldChar w:fldCharType="begin">
          <w:fldData xml:space="preserve">PEVuZE5vdGU+PENpdGU+PEF1dGhvcj5Xb3JrbWFuPC9BdXRob3I+PFllYXI+MjAyMDwvWWVhcj48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b3JrbWFuPC9BdXRob3I+PFllYXI+MjAyMDwvWWVhcj48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3]</w:t>
      </w:r>
      <w:r>
        <w:fldChar w:fldCharType="end"/>
      </w:r>
    </w:p>
    <w:p w14:paraId="3A6ADE28" w14:textId="3AEFD45B" w:rsidR="007127F4" w:rsidRDefault="007127F4">
      <w:r>
        <w:fldChar w:fldCharType="begin">
          <w:fldData xml:space="preserve">PEVuZE5vdGU+PENpdGU+PEF1dGhvcj5JaGFyYTwvQXV0aG9yPjxZZWFyPjIwMTc8L1llYXI+PFJl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JaGFyYTwvQXV0aG9yPjxZZWFyPjIwMTc8L1llYXI+PFJl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4]</w:t>
      </w:r>
      <w:r>
        <w:fldChar w:fldCharType="end"/>
      </w:r>
    </w:p>
    <w:p w14:paraId="231C90D3" w14:textId="0AE4E53F" w:rsidR="007127F4" w:rsidRDefault="00066D2D">
      <w:r>
        <w:fldChar w:fldCharType="begin">
          <w:fldData xml:space="preserve">PEVuZE5vdGU+PENpdGU+PEF1dGhvcj5XYW5nPC9BdXRob3I+PFllYXI+MjAyMjwvWWVhcj48UmVj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XYW5nPC9BdXRob3I+PFllYXI+MjAyMjwvWWVhcj48UmVj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5]</w:t>
      </w:r>
      <w:r>
        <w:fldChar w:fldCharType="end"/>
      </w:r>
    </w:p>
    <w:p w14:paraId="273410BB" w14:textId="43C7A3E4" w:rsidR="007127F4" w:rsidRDefault="00066D2D">
      <w:r>
        <w:fldChar w:fldCharType="begin">
          <w:fldData xml:space="preserve">PEVuZE5vdGU+PENpdGU+PEF1dGhvcj5DYXJjYW1vLU9yaXZlPC9BdXRob3I+PFllYXI+MjAxNzwv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DYXJjYW1vLU9yaXZlPC9BdXRob3I+PFllYXI+MjAxNzwv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6]</w:t>
      </w:r>
      <w:r>
        <w:fldChar w:fldCharType="end"/>
      </w:r>
    </w:p>
    <w:p w14:paraId="5CE7439C" w14:textId="0D3E8D58" w:rsidR="00A8122C" w:rsidRDefault="00A8122C">
      <w:r>
        <w:fldChar w:fldCharType="begin"/>
      </w:r>
      <w:r>
        <w:instrText xml:space="preserve"> ADDIN EN.CITE &lt;EndNote&gt;&lt;Cite&gt;&lt;Author&gt;Anders&lt;/Author&gt;&lt;Year&gt;2010&lt;/Year&gt;&lt;RecNum&gt;28&lt;/RecNum&gt;&lt;DisplayText&gt;[7]&lt;/DisplayText&gt;&lt;record&gt;&lt;rec-number&gt;28&lt;/rec-number&gt;&lt;foreign-keys&gt;&lt;key app="EN" db-id="25xtr9txivvxtse0v94pp2dfwv9eaxw9t0w5" timestamp="1683576694"&gt;28&lt;/key&gt;&lt;/foreign-keys&gt;&lt;ref-type name="Journal Article"&gt;17&lt;/ref-type&gt;&lt;contributors&gt;&lt;authors&gt;&lt;author&gt;Anders, S.&lt;/author&gt;&lt;author&gt;Huber, W.&lt;/author&gt;&lt;/authors&gt;&lt;/contributors&gt;&lt;auth-address&gt;European Molecular Biology Laboratory, Mayerhofstrasse 1, 69117 Heidelberg, Germany. sanders@fs.tum.de&lt;/auth-address&gt;&lt;titles&gt;&lt;title&gt;Differential expression analysis for sequence count data&lt;/title&gt;&lt;secondary-title&gt;Genome Biol&lt;/secondary-title&gt;&lt;/titles&gt;&lt;periodical&gt;&lt;full-title&gt;Genome Biol&lt;/full-title&gt;&lt;/periodical&gt;&lt;pages&gt;R106&lt;/pages&gt;&lt;volume&gt;11&lt;/volume&gt;&lt;number&gt;10&lt;/number&gt;&lt;edition&gt;20101027&lt;/edition&gt;&lt;keywords&gt;&lt;keyword&gt;Animals&lt;/keyword&gt;&lt;keyword&gt;Binomial Distribution&lt;/keyword&gt;&lt;keyword&gt;Chromatin Immunoprecipitation/methods&lt;/keyword&gt;&lt;keyword&gt;Computational Biology/*methods&lt;/keyword&gt;&lt;keyword&gt;Drosophila/genetics&lt;/keyword&gt;&lt;keyword&gt;Gene Expression Profiling/*methods&lt;/keyword&gt;&lt;keyword&gt;High-Throughput Nucleotide Sequencing/methods&lt;/keyword&gt;&lt;keyword&gt;Linear Models&lt;/keyword&gt;&lt;keyword&gt;Models, Genetic&lt;/keyword&gt;&lt;keyword&gt;Saccharomyces cerevisiae/genetics&lt;/keyword&gt;&lt;keyword&gt;Sequence Analysis, RNA/*methods&lt;/keyword&gt;&lt;keyword&gt;Stem Cells&lt;/keyword&gt;&lt;keyword&gt;Tissue Culture Techniques&lt;/keyword&gt;&lt;/keywords&gt;&lt;dates&gt;&lt;year&gt;2010&lt;/year&gt;&lt;/dates&gt;&lt;isbn&gt;1474-760X (Electronic)&amp;#xD;1465-6906 (Print)&amp;#xD;1474-7596 (Linking)&lt;/isbn&gt;&lt;accession-num&gt;20979621&lt;/accession-num&gt;&lt;urls&gt;&lt;related-urls&gt;&lt;url&gt;https://www.ncbi.nlm.nih.gov/pubmed/20979621&lt;/url&gt;&lt;/related-urls&gt;&lt;/urls&gt;&lt;custom2&gt;PMC3218662&lt;/custom2&gt;&lt;electronic-resource-num&gt;10.1186/gb-2010-11-10-r106&lt;/electronic-resource-num&gt;&lt;/record&gt;&lt;/Cite&gt;&lt;/EndNote&gt;</w:instrText>
      </w:r>
      <w:r>
        <w:fldChar w:fldCharType="separate"/>
      </w:r>
      <w:r>
        <w:rPr>
          <w:noProof/>
        </w:rPr>
        <w:t>[7]</w:t>
      </w:r>
      <w:r>
        <w:fldChar w:fldCharType="end"/>
      </w:r>
    </w:p>
    <w:p w14:paraId="2D788286" w14:textId="77777777" w:rsidR="007127F4" w:rsidRDefault="007127F4"/>
    <w:p w14:paraId="64BEB141" w14:textId="77777777" w:rsidR="006C20E6" w:rsidRDefault="006C20E6"/>
    <w:bookmarkStart w:id="0" w:name="_GoBack"/>
    <w:p w14:paraId="3A2B41DC" w14:textId="77777777" w:rsidR="00A8122C" w:rsidRPr="00A8122C" w:rsidRDefault="006C20E6" w:rsidP="00A8122C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8122C" w:rsidRPr="00A8122C">
        <w:rPr>
          <w:noProof/>
        </w:rPr>
        <w:t>1.</w:t>
      </w:r>
      <w:r w:rsidR="00A8122C" w:rsidRPr="00A8122C">
        <w:rPr>
          <w:noProof/>
        </w:rPr>
        <w:tab/>
        <w:t xml:space="preserve">D'Alessio, S., et al., </w:t>
      </w:r>
      <w:r w:rsidR="00A8122C" w:rsidRPr="00A8122C">
        <w:rPr>
          <w:i/>
          <w:noProof/>
        </w:rPr>
        <w:t>Revisiting fibrosis in inflammatory bowel disease: the gut thickens.</w:t>
      </w:r>
      <w:r w:rsidR="00A8122C" w:rsidRPr="00A8122C">
        <w:rPr>
          <w:noProof/>
        </w:rPr>
        <w:t xml:space="preserve"> Nat Rev Gastroenterol Hepatol, 2022. </w:t>
      </w:r>
      <w:r w:rsidR="00A8122C" w:rsidRPr="00A8122C">
        <w:rPr>
          <w:b/>
          <w:noProof/>
        </w:rPr>
        <w:t>19</w:t>
      </w:r>
      <w:r w:rsidR="00A8122C" w:rsidRPr="00A8122C">
        <w:rPr>
          <w:noProof/>
        </w:rPr>
        <w:t>(3): p. 169-184.</w:t>
      </w:r>
    </w:p>
    <w:p w14:paraId="21CCD946" w14:textId="77777777" w:rsidR="00A8122C" w:rsidRPr="00A8122C" w:rsidRDefault="00A8122C" w:rsidP="00A8122C">
      <w:pPr>
        <w:pStyle w:val="EndNoteBibliography"/>
        <w:ind w:left="720" w:hanging="720"/>
        <w:rPr>
          <w:noProof/>
        </w:rPr>
      </w:pPr>
      <w:r w:rsidRPr="00A8122C">
        <w:rPr>
          <w:noProof/>
        </w:rPr>
        <w:t>2.</w:t>
      </w:r>
      <w:r w:rsidRPr="00A8122C">
        <w:rPr>
          <w:noProof/>
        </w:rPr>
        <w:tab/>
        <w:t xml:space="preserve">Brooks, I.R., et al., </w:t>
      </w:r>
      <w:r w:rsidRPr="00A8122C">
        <w:rPr>
          <w:i/>
          <w:noProof/>
        </w:rPr>
        <w:t>Functional genomics and the future of iPSCs in disease modeling.</w:t>
      </w:r>
      <w:r w:rsidRPr="00A8122C">
        <w:rPr>
          <w:noProof/>
        </w:rPr>
        <w:t xml:space="preserve"> Stem Cell Reports, 2022. </w:t>
      </w:r>
      <w:r w:rsidRPr="00A8122C">
        <w:rPr>
          <w:b/>
          <w:noProof/>
        </w:rPr>
        <w:t>17</w:t>
      </w:r>
      <w:r w:rsidRPr="00A8122C">
        <w:rPr>
          <w:noProof/>
        </w:rPr>
        <w:t>(5): p. 1033-1047.</w:t>
      </w:r>
    </w:p>
    <w:p w14:paraId="122BD6EB" w14:textId="77777777" w:rsidR="00A8122C" w:rsidRPr="00A8122C" w:rsidRDefault="00A8122C" w:rsidP="00A8122C">
      <w:pPr>
        <w:pStyle w:val="EndNoteBibliography"/>
        <w:ind w:left="720" w:hanging="720"/>
        <w:rPr>
          <w:noProof/>
        </w:rPr>
      </w:pPr>
      <w:r w:rsidRPr="00A8122C">
        <w:rPr>
          <w:noProof/>
        </w:rPr>
        <w:t>3.</w:t>
      </w:r>
      <w:r w:rsidRPr="00A8122C">
        <w:rPr>
          <w:noProof/>
        </w:rPr>
        <w:tab/>
        <w:t xml:space="preserve">Workman, M.J., et al., </w:t>
      </w:r>
      <w:r w:rsidRPr="00A8122C">
        <w:rPr>
          <w:i/>
          <w:noProof/>
        </w:rPr>
        <w:t>Modeling Intestinal Epithelial Response to Interferon-gamma in Induced Pluripotent Stem Cell-Derived Human Intestinal Organoids.</w:t>
      </w:r>
      <w:r w:rsidRPr="00A8122C">
        <w:rPr>
          <w:noProof/>
        </w:rPr>
        <w:t xml:space="preserve"> Int J Mol Sci, 2020. </w:t>
      </w:r>
      <w:r w:rsidRPr="00A8122C">
        <w:rPr>
          <w:b/>
          <w:noProof/>
        </w:rPr>
        <w:t>22</w:t>
      </w:r>
      <w:r w:rsidRPr="00A8122C">
        <w:rPr>
          <w:noProof/>
        </w:rPr>
        <w:t>(1).</w:t>
      </w:r>
    </w:p>
    <w:p w14:paraId="51D9CADC" w14:textId="77777777" w:rsidR="00A8122C" w:rsidRPr="00A8122C" w:rsidRDefault="00A8122C" w:rsidP="00A8122C">
      <w:pPr>
        <w:pStyle w:val="EndNoteBibliography"/>
        <w:ind w:left="720" w:hanging="720"/>
        <w:rPr>
          <w:noProof/>
        </w:rPr>
      </w:pPr>
      <w:r w:rsidRPr="00A8122C">
        <w:rPr>
          <w:noProof/>
        </w:rPr>
        <w:t>4.</w:t>
      </w:r>
      <w:r w:rsidRPr="00A8122C">
        <w:rPr>
          <w:noProof/>
        </w:rPr>
        <w:tab/>
        <w:t xml:space="preserve">Ihara, S., Y. Hirata, and K. Koike, </w:t>
      </w:r>
      <w:r w:rsidRPr="00A8122C">
        <w:rPr>
          <w:i/>
          <w:noProof/>
        </w:rPr>
        <w:t>TGF-beta in inflammatory bowel disease: a key regulator of immune cells, epithelium, and the intestinal microbiota.</w:t>
      </w:r>
      <w:r w:rsidRPr="00A8122C">
        <w:rPr>
          <w:noProof/>
        </w:rPr>
        <w:t xml:space="preserve"> J Gastroenterol, 2017. </w:t>
      </w:r>
      <w:r w:rsidRPr="00A8122C">
        <w:rPr>
          <w:b/>
          <w:noProof/>
        </w:rPr>
        <w:t>52</w:t>
      </w:r>
      <w:r w:rsidRPr="00A8122C">
        <w:rPr>
          <w:noProof/>
        </w:rPr>
        <w:t>(7): p. 777-787.</w:t>
      </w:r>
    </w:p>
    <w:p w14:paraId="3C7303E7" w14:textId="77777777" w:rsidR="00A8122C" w:rsidRPr="00A8122C" w:rsidRDefault="00A8122C" w:rsidP="00A8122C">
      <w:pPr>
        <w:pStyle w:val="EndNoteBibliography"/>
        <w:ind w:left="720" w:hanging="720"/>
        <w:rPr>
          <w:noProof/>
        </w:rPr>
      </w:pPr>
      <w:r w:rsidRPr="00A8122C">
        <w:rPr>
          <w:noProof/>
        </w:rPr>
        <w:t>5.</w:t>
      </w:r>
      <w:r w:rsidRPr="00A8122C">
        <w:rPr>
          <w:noProof/>
        </w:rPr>
        <w:tab/>
        <w:t xml:space="preserve">Wang, Q., et al., </w:t>
      </w:r>
      <w:r w:rsidRPr="00A8122C">
        <w:rPr>
          <w:i/>
          <w:noProof/>
        </w:rPr>
        <w:t>Applications of human organoids in the personalized treatment for digestive diseases.</w:t>
      </w:r>
      <w:r w:rsidRPr="00A8122C">
        <w:rPr>
          <w:noProof/>
        </w:rPr>
        <w:t xml:space="preserve"> Signal Transduct Target Ther, 2022. </w:t>
      </w:r>
      <w:r w:rsidRPr="00A8122C">
        <w:rPr>
          <w:b/>
          <w:noProof/>
        </w:rPr>
        <w:t>7</w:t>
      </w:r>
      <w:r w:rsidRPr="00A8122C">
        <w:rPr>
          <w:noProof/>
        </w:rPr>
        <w:t>(1): p. 336.</w:t>
      </w:r>
    </w:p>
    <w:p w14:paraId="06580BC2" w14:textId="77777777" w:rsidR="00A8122C" w:rsidRPr="00A8122C" w:rsidRDefault="00A8122C" w:rsidP="00A8122C">
      <w:pPr>
        <w:pStyle w:val="EndNoteBibliography"/>
        <w:ind w:left="720" w:hanging="720"/>
        <w:rPr>
          <w:noProof/>
        </w:rPr>
      </w:pPr>
      <w:r w:rsidRPr="00A8122C">
        <w:rPr>
          <w:noProof/>
        </w:rPr>
        <w:t>6.</w:t>
      </w:r>
      <w:r w:rsidRPr="00A8122C">
        <w:rPr>
          <w:noProof/>
        </w:rPr>
        <w:tab/>
        <w:t xml:space="preserve">Carcamo-Orive, I., et al., </w:t>
      </w:r>
      <w:r w:rsidRPr="00A8122C">
        <w:rPr>
          <w:i/>
          <w:noProof/>
        </w:rPr>
        <w:t>Analysis of Transcriptional Variability in a Large Human iPSC Library Reveals Genetic and Non-genetic Determinants of Heterogeneity.</w:t>
      </w:r>
      <w:r w:rsidRPr="00A8122C">
        <w:rPr>
          <w:noProof/>
        </w:rPr>
        <w:t xml:space="preserve"> Cell Stem Cell, 2017. </w:t>
      </w:r>
      <w:r w:rsidRPr="00A8122C">
        <w:rPr>
          <w:b/>
          <w:noProof/>
        </w:rPr>
        <w:t>20</w:t>
      </w:r>
      <w:r w:rsidRPr="00A8122C">
        <w:rPr>
          <w:noProof/>
        </w:rPr>
        <w:t>(4): p. 518-532 e9.</w:t>
      </w:r>
    </w:p>
    <w:p w14:paraId="5D7F6EF0" w14:textId="77777777" w:rsidR="00A8122C" w:rsidRPr="00A8122C" w:rsidRDefault="00A8122C" w:rsidP="00A8122C">
      <w:pPr>
        <w:pStyle w:val="EndNoteBibliography"/>
        <w:ind w:left="720" w:hanging="720"/>
        <w:rPr>
          <w:noProof/>
        </w:rPr>
      </w:pPr>
      <w:r w:rsidRPr="00A8122C">
        <w:rPr>
          <w:noProof/>
        </w:rPr>
        <w:t>7.</w:t>
      </w:r>
      <w:r w:rsidRPr="00A8122C">
        <w:rPr>
          <w:noProof/>
        </w:rPr>
        <w:tab/>
        <w:t xml:space="preserve">Anders, S. and W. Huber, </w:t>
      </w:r>
      <w:r w:rsidRPr="00A8122C">
        <w:rPr>
          <w:i/>
          <w:noProof/>
        </w:rPr>
        <w:t>Differential expression analysis for sequence count data.</w:t>
      </w:r>
      <w:r w:rsidRPr="00A8122C">
        <w:rPr>
          <w:noProof/>
        </w:rPr>
        <w:t xml:space="preserve"> Genome Biol, 2010. </w:t>
      </w:r>
      <w:r w:rsidRPr="00A8122C">
        <w:rPr>
          <w:b/>
          <w:noProof/>
        </w:rPr>
        <w:t>11</w:t>
      </w:r>
      <w:r w:rsidRPr="00A8122C">
        <w:rPr>
          <w:noProof/>
        </w:rPr>
        <w:t>(10): p. R106.</w:t>
      </w:r>
    </w:p>
    <w:p w14:paraId="0EAE0B27" w14:textId="7AC7C938" w:rsidR="006C20E6" w:rsidRDefault="006C20E6">
      <w:r>
        <w:fldChar w:fldCharType="end"/>
      </w:r>
      <w:bookmarkEnd w:id="0"/>
    </w:p>
    <w:sectPr w:rsidR="006C20E6" w:rsidSect="00DF713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xtr9txivvxtse0v94pp2dfwv9eaxw9t0w5&quot;&gt;My EndNote Library&lt;record-ids&gt;&lt;item&gt;17&lt;/item&gt;&lt;item&gt;20&lt;/item&gt;&lt;item&gt;23&lt;/item&gt;&lt;item&gt;24&lt;/item&gt;&lt;item&gt;25&lt;/item&gt;&lt;item&gt;27&lt;/item&gt;&lt;item&gt;28&lt;/item&gt;&lt;/record-ids&gt;&lt;/item&gt;&lt;/Libraries&gt;"/>
  </w:docVars>
  <w:rsids>
    <w:rsidRoot w:val="00F24E0A"/>
    <w:rsid w:val="00066D2D"/>
    <w:rsid w:val="001851C4"/>
    <w:rsid w:val="001A717F"/>
    <w:rsid w:val="001B3ABC"/>
    <w:rsid w:val="002638D5"/>
    <w:rsid w:val="00291F96"/>
    <w:rsid w:val="002B20C6"/>
    <w:rsid w:val="00315FD4"/>
    <w:rsid w:val="00423F91"/>
    <w:rsid w:val="0043196C"/>
    <w:rsid w:val="004557D3"/>
    <w:rsid w:val="00492BF1"/>
    <w:rsid w:val="005978B5"/>
    <w:rsid w:val="00617D5C"/>
    <w:rsid w:val="00660E12"/>
    <w:rsid w:val="006C20E6"/>
    <w:rsid w:val="007127F4"/>
    <w:rsid w:val="0072706A"/>
    <w:rsid w:val="0072749E"/>
    <w:rsid w:val="0076010A"/>
    <w:rsid w:val="007C6C15"/>
    <w:rsid w:val="008B6082"/>
    <w:rsid w:val="008E0439"/>
    <w:rsid w:val="00922FCF"/>
    <w:rsid w:val="0094252C"/>
    <w:rsid w:val="009F107A"/>
    <w:rsid w:val="00A8122C"/>
    <w:rsid w:val="00A81599"/>
    <w:rsid w:val="00A922AF"/>
    <w:rsid w:val="00AB5844"/>
    <w:rsid w:val="00B3558C"/>
    <w:rsid w:val="00C771C8"/>
    <w:rsid w:val="00D651D4"/>
    <w:rsid w:val="00DD0A8E"/>
    <w:rsid w:val="00DF7133"/>
    <w:rsid w:val="00F21097"/>
    <w:rsid w:val="00F24E0A"/>
    <w:rsid w:val="00F268C9"/>
    <w:rsid w:val="00F733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802F2E"/>
  <w15:chartTrackingRefBased/>
  <w15:docId w15:val="{AD33A5C9-52FB-FE45-8D60-BBC315728D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C20E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20E6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6C20E6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C20E6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1</Pages>
  <Words>486</Words>
  <Characters>2773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3</cp:revision>
  <dcterms:created xsi:type="dcterms:W3CDTF">2023-04-26T15:24:00Z</dcterms:created>
  <dcterms:modified xsi:type="dcterms:W3CDTF">2023-05-08T20:33:00Z</dcterms:modified>
</cp:coreProperties>
</file>